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intelligence2.xml" ContentType="application/vnd.ms-office.intelligence2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A6A1FF4" w14:textId="77777777" w:rsidR="000A0BBC" w:rsidRPr="000A0BBC" w:rsidRDefault="000A0BBC" w:rsidP="000A0BBC">
      <w:pPr>
        <w:shd w:val="clear" w:color="auto" w:fill="FFFFFF"/>
        <w:spacing w:before="180" w:after="0" w:line="240" w:lineRule="auto"/>
        <w:rPr>
          <w:rFonts w:ascii="Lato" w:eastAsia="Times New Roman" w:hAnsi="Lato" w:cs="Times New Roman"/>
          <w:color w:val="2D3B45"/>
          <w:sz w:val="24"/>
          <w:szCs w:val="24"/>
        </w:rPr>
      </w:pPr>
      <w:r w:rsidRPr="000A0BBC">
        <w:rPr>
          <w:rFonts w:ascii="Lato" w:eastAsia="Times New Roman" w:hAnsi="Lato" w:cs="Times New Roman"/>
          <w:b/>
          <w:bCs/>
          <w:color w:val="2D3B45"/>
          <w:sz w:val="24"/>
          <w:szCs w:val="24"/>
        </w:rPr>
        <w:t>Homeostasis</w:t>
      </w:r>
    </w:p>
    <w:p w14:paraId="44589248" w14:textId="3D0D3AF4" w:rsidR="000A0BBC" w:rsidRPr="000A0BBC" w:rsidRDefault="000A0BBC" w:rsidP="000A0BBC">
      <w:pPr>
        <w:numPr>
          <w:ilvl w:val="0"/>
          <w:numId w:val="3"/>
        </w:numPr>
        <w:shd w:val="clear" w:color="auto" w:fill="FFFFFF"/>
        <w:spacing w:before="100" w:beforeAutospacing="1" w:after="100" w:afterAutospacing="1" w:line="240" w:lineRule="auto"/>
        <w:rPr>
          <w:rFonts w:ascii="Lato" w:eastAsia="Times New Roman" w:hAnsi="Lato" w:cs="Times New Roman"/>
          <w:color w:val="2D3B45"/>
          <w:sz w:val="24"/>
          <w:szCs w:val="24"/>
        </w:rPr>
      </w:pPr>
      <w:r w:rsidRPr="000A0BBC">
        <w:rPr>
          <w:rFonts w:ascii="Lato" w:eastAsia="Times New Roman" w:hAnsi="Lato" w:cs="Times New Roman"/>
          <w:color w:val="2D3B45"/>
          <w:sz w:val="24"/>
          <w:szCs w:val="24"/>
        </w:rPr>
        <w:t xml:space="preserve">Your body is constantly trying to maintain homeostasis - maintaining cell populations and rebuilding what is wounded. The natural function of your tissues/organ keeps the body balanced on this point. You've hatched a scheme with some grad school peers to design an </w:t>
      </w:r>
      <w:r w:rsidR="006C1673" w:rsidRPr="000A0BBC">
        <w:rPr>
          <w:rFonts w:ascii="Lato" w:eastAsia="Times New Roman" w:hAnsi="Lato" w:cs="Times New Roman"/>
          <w:color w:val="2D3B45"/>
          <w:sz w:val="24"/>
          <w:szCs w:val="24"/>
        </w:rPr>
        <w:t>artificial</w:t>
      </w:r>
      <w:r w:rsidRPr="000A0BBC">
        <w:rPr>
          <w:rFonts w:ascii="Lato" w:eastAsia="Times New Roman" w:hAnsi="Lato" w:cs="Times New Roman"/>
          <w:color w:val="2D3B45"/>
          <w:sz w:val="24"/>
          <w:szCs w:val="24"/>
        </w:rPr>
        <w:t xml:space="preserve"> tissue/organ which will function in a superior or augmented way. Perhaps you design a skeletal muscle that never fatigues, a skin graft that resists </w:t>
      </w:r>
      <w:r w:rsidR="006C1673" w:rsidRPr="000A0BBC">
        <w:rPr>
          <w:rFonts w:ascii="Lato" w:eastAsia="Times New Roman" w:hAnsi="Lato" w:cs="Times New Roman"/>
          <w:color w:val="2D3B45"/>
          <w:sz w:val="24"/>
          <w:szCs w:val="24"/>
        </w:rPr>
        <w:t>abrasion</w:t>
      </w:r>
      <w:r w:rsidRPr="000A0BBC">
        <w:rPr>
          <w:rFonts w:ascii="Lato" w:eastAsia="Times New Roman" w:hAnsi="Lato" w:cs="Times New Roman"/>
          <w:color w:val="2D3B45"/>
          <w:sz w:val="24"/>
          <w:szCs w:val="24"/>
        </w:rPr>
        <w:t xml:space="preserve">, or an eye that doesn't need to blink. What do you need to consider when integrating this super-tissue with the host? Do you think the body will automatically re-adjust to </w:t>
      </w:r>
      <w:r w:rsidR="006C1673" w:rsidRPr="000A0BBC">
        <w:rPr>
          <w:rFonts w:ascii="Lato" w:eastAsia="Times New Roman" w:hAnsi="Lato" w:cs="Times New Roman"/>
          <w:color w:val="2D3B45"/>
          <w:sz w:val="24"/>
          <w:szCs w:val="24"/>
        </w:rPr>
        <w:t>accommodate</w:t>
      </w:r>
      <w:r w:rsidRPr="000A0BBC">
        <w:rPr>
          <w:rFonts w:ascii="Lato" w:eastAsia="Times New Roman" w:hAnsi="Lato" w:cs="Times New Roman"/>
          <w:color w:val="2D3B45"/>
          <w:sz w:val="24"/>
          <w:szCs w:val="24"/>
        </w:rPr>
        <w:t xml:space="preserve"> this new capacity?</w:t>
      </w:r>
    </w:p>
    <w:p w14:paraId="14F0A84E" w14:textId="77777777" w:rsidR="000A0BBC" w:rsidRPr="000A0BBC" w:rsidRDefault="000A0BBC" w:rsidP="000A0BBC">
      <w:pPr>
        <w:numPr>
          <w:ilvl w:val="0"/>
          <w:numId w:val="3"/>
        </w:numPr>
        <w:shd w:val="clear" w:color="auto" w:fill="FFFFFF"/>
        <w:spacing w:before="100" w:beforeAutospacing="1" w:after="0" w:line="240" w:lineRule="auto"/>
        <w:rPr>
          <w:rFonts w:ascii="Lato" w:eastAsia="Times New Roman" w:hAnsi="Lato" w:cs="Times New Roman"/>
          <w:color w:val="2D3B45"/>
          <w:sz w:val="24"/>
          <w:szCs w:val="24"/>
        </w:rPr>
      </w:pPr>
      <w:r w:rsidRPr="000A0BBC">
        <w:rPr>
          <w:rFonts w:ascii="Lato" w:eastAsia="Times New Roman" w:hAnsi="Lato" w:cs="Times New Roman"/>
          <w:color w:val="2D3B45"/>
          <w:sz w:val="24"/>
          <w:szCs w:val="24"/>
        </w:rPr>
        <w:t>Respond to at least two of your classmates.</w:t>
      </w:r>
    </w:p>
    <w:p w14:paraId="3AC6FC08" w14:textId="17F697EF" w:rsidR="00AB6E45" w:rsidRDefault="00AB6E45" w:rsidP="00F847C3"/>
    <w:p w14:paraId="3D0AE325" w14:textId="4668432E" w:rsidR="004A697A" w:rsidRDefault="00644FC1" w:rsidP="00F847C3">
      <w:pPr>
        <w:rPr>
          <w:sz w:val="24"/>
          <w:szCs w:val="24"/>
        </w:rPr>
      </w:pPr>
      <w:r w:rsidRPr="00644FC1">
        <w:rPr>
          <w:sz w:val="24"/>
          <w:szCs w:val="24"/>
        </w:rPr>
        <w:t xml:space="preserve">Cells and organ in human body function in homeostasis, they have a specific function within a larger system </w:t>
      </w:r>
      <w:r w:rsidR="006B02C8">
        <w:rPr>
          <w:sz w:val="24"/>
          <w:szCs w:val="24"/>
        </w:rPr>
        <w:t>of</w:t>
      </w:r>
      <w:r w:rsidRPr="00644FC1">
        <w:rPr>
          <w:sz w:val="24"/>
          <w:szCs w:val="24"/>
        </w:rPr>
        <w:t xml:space="preserve"> our body, multiple positive and negative </w:t>
      </w:r>
      <w:r w:rsidR="006B02C8" w:rsidRPr="00644FC1">
        <w:rPr>
          <w:sz w:val="24"/>
          <w:szCs w:val="24"/>
        </w:rPr>
        <w:t xml:space="preserve">feedback </w:t>
      </w:r>
      <w:r w:rsidRPr="00644FC1">
        <w:rPr>
          <w:sz w:val="24"/>
          <w:szCs w:val="24"/>
        </w:rPr>
        <w:t>loop</w:t>
      </w:r>
      <w:r w:rsidR="006B02C8">
        <w:rPr>
          <w:sz w:val="24"/>
          <w:szCs w:val="24"/>
        </w:rPr>
        <w:t xml:space="preserve">s exist to </w:t>
      </w:r>
      <w:r w:rsidRPr="00644FC1">
        <w:rPr>
          <w:sz w:val="24"/>
          <w:szCs w:val="24"/>
        </w:rPr>
        <w:t>maintain in steady-</w:t>
      </w:r>
      <w:r>
        <w:rPr>
          <w:sz w:val="24"/>
          <w:szCs w:val="24"/>
        </w:rPr>
        <w:t>s</w:t>
      </w:r>
      <w:r w:rsidRPr="00644FC1">
        <w:rPr>
          <w:sz w:val="24"/>
          <w:szCs w:val="24"/>
        </w:rPr>
        <w:t>tate</w:t>
      </w:r>
      <w:r>
        <w:rPr>
          <w:sz w:val="24"/>
          <w:szCs w:val="24"/>
        </w:rPr>
        <w:t xml:space="preserve"> our whole organism.</w:t>
      </w:r>
      <w:r w:rsidR="00026F7C">
        <w:rPr>
          <w:sz w:val="24"/>
          <w:szCs w:val="24"/>
        </w:rPr>
        <w:t xml:space="preserve"> </w:t>
      </w:r>
      <w:r w:rsidR="006B02C8">
        <w:rPr>
          <w:sz w:val="24"/>
          <w:szCs w:val="24"/>
        </w:rPr>
        <w:t>This tight control allows precise control of different function in the body (for example cardiac control of the sympathetic and parasympathetic branches of the autonomic nervous system).</w:t>
      </w:r>
      <w:r w:rsidR="003E20A0">
        <w:rPr>
          <w:sz w:val="24"/>
          <w:szCs w:val="24"/>
        </w:rPr>
        <w:t xml:space="preserve"> </w:t>
      </w:r>
      <w:r w:rsidR="008556F4">
        <w:rPr>
          <w:sz w:val="24"/>
          <w:szCs w:val="24"/>
        </w:rPr>
        <w:t xml:space="preserve">Various processes achieve this steady-state by maintaining key variables within a range of nominal values. Tissue or organ </w:t>
      </w:r>
      <w:r w:rsidR="009E28AF">
        <w:rPr>
          <w:sz w:val="24"/>
          <w:szCs w:val="24"/>
        </w:rPr>
        <w:t>with</w:t>
      </w:r>
      <w:r w:rsidR="008556F4">
        <w:rPr>
          <w:sz w:val="24"/>
          <w:szCs w:val="24"/>
        </w:rPr>
        <w:t xml:space="preserve"> enhanced characteristics will override th</w:t>
      </w:r>
      <w:r w:rsidR="009E28AF">
        <w:rPr>
          <w:sz w:val="24"/>
          <w:szCs w:val="24"/>
        </w:rPr>
        <w:t xml:space="preserve">ese preferred values and trigger regulation </w:t>
      </w:r>
      <w:r w:rsidR="00657DCF">
        <w:rPr>
          <w:sz w:val="24"/>
          <w:szCs w:val="24"/>
        </w:rPr>
        <w:t>mechanisms; like</w:t>
      </w:r>
      <w:r w:rsidR="009E28AF">
        <w:rPr>
          <w:sz w:val="24"/>
          <w:szCs w:val="24"/>
        </w:rPr>
        <w:t xml:space="preserve"> chronic inflammation; which then cascade in more preventive actions. </w:t>
      </w:r>
      <w:r w:rsidR="00657DCF">
        <w:rPr>
          <w:sz w:val="24"/>
          <w:szCs w:val="24"/>
        </w:rPr>
        <w:t>I</w:t>
      </w:r>
      <w:r w:rsidR="009E28AF">
        <w:rPr>
          <w:sz w:val="24"/>
          <w:szCs w:val="24"/>
        </w:rPr>
        <w:t xml:space="preserve">n this situation different </w:t>
      </w:r>
      <w:r w:rsidR="00657DCF">
        <w:rPr>
          <w:sz w:val="24"/>
          <w:szCs w:val="24"/>
        </w:rPr>
        <w:t xml:space="preserve">“emergency” </w:t>
      </w:r>
      <w:r w:rsidR="009E28AF">
        <w:rPr>
          <w:sz w:val="24"/>
          <w:szCs w:val="24"/>
        </w:rPr>
        <w:t xml:space="preserve">pathways are activated and over stimulated </w:t>
      </w:r>
      <w:r w:rsidR="004A697A">
        <w:rPr>
          <w:sz w:val="24"/>
          <w:szCs w:val="24"/>
        </w:rPr>
        <w:t>releasing</w:t>
      </w:r>
      <w:r w:rsidR="009E28AF">
        <w:rPr>
          <w:sz w:val="24"/>
          <w:szCs w:val="24"/>
        </w:rPr>
        <w:t xml:space="preserve"> </w:t>
      </w:r>
      <w:r w:rsidR="00657DCF">
        <w:rPr>
          <w:sz w:val="24"/>
          <w:szCs w:val="24"/>
        </w:rPr>
        <w:t xml:space="preserve">by products which </w:t>
      </w:r>
      <w:r w:rsidR="004A697A">
        <w:rPr>
          <w:sz w:val="24"/>
          <w:szCs w:val="24"/>
        </w:rPr>
        <w:t>saturate the body and lead to various dysfunctions or diseases.</w:t>
      </w:r>
    </w:p>
    <w:p w14:paraId="28E603DE" w14:textId="77777777" w:rsidR="00F86BEB" w:rsidRDefault="00F86BEB" w:rsidP="00F847C3">
      <w:pPr>
        <w:rPr>
          <w:sz w:val="24"/>
          <w:szCs w:val="24"/>
        </w:rPr>
      </w:pPr>
    </w:p>
    <w:p w14:paraId="7C5B46F0" w14:textId="411464B5" w:rsidR="00F86BEB" w:rsidRPr="00F86BEB" w:rsidRDefault="00F86BEB" w:rsidP="00F86BEB">
      <w:pPr>
        <w:pStyle w:val="Bibliography"/>
        <w:rPr>
          <w:rFonts w:ascii="Calibri" w:cs="Calibri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F86BEB">
        <w:rPr>
          <w:rFonts w:ascii="Calibri" w:cs="Calibri"/>
          <w:sz w:val="24"/>
        </w:rPr>
        <w:t>[1]</w:t>
      </w:r>
      <w:r w:rsidRPr="00F86BEB">
        <w:rPr>
          <w:rFonts w:ascii="Calibri" w:cs="Calibri"/>
          <w:sz w:val="24"/>
        </w:rPr>
        <w:tab/>
        <w:t xml:space="preserve">N. I. Callaghan, L. J. </w:t>
      </w:r>
      <w:proofErr w:type="spellStart"/>
      <w:r w:rsidRPr="00F86BEB">
        <w:rPr>
          <w:rFonts w:ascii="Calibri" w:cs="Calibri"/>
          <w:sz w:val="24"/>
        </w:rPr>
        <w:t>Durland</w:t>
      </w:r>
      <w:proofErr w:type="spellEnd"/>
      <w:r w:rsidRPr="00F86BEB">
        <w:rPr>
          <w:rFonts w:ascii="Calibri" w:cs="Calibri"/>
          <w:sz w:val="24"/>
        </w:rPr>
        <w:t xml:space="preserve">, R. G. Ireland, J. P. </w:t>
      </w:r>
      <w:proofErr w:type="spellStart"/>
      <w:r w:rsidRPr="00F86BEB">
        <w:rPr>
          <w:rFonts w:ascii="Calibri" w:cs="Calibri"/>
          <w:sz w:val="24"/>
        </w:rPr>
        <w:t>Santerre</w:t>
      </w:r>
      <w:proofErr w:type="spellEnd"/>
      <w:r w:rsidRPr="00F86BEB">
        <w:rPr>
          <w:rFonts w:ascii="Calibri" w:cs="Calibri"/>
          <w:sz w:val="24"/>
        </w:rPr>
        <w:t xml:space="preserve">, C. A. Simmons, and L. Davenport </w:t>
      </w:r>
      <w:proofErr w:type="spellStart"/>
      <w:r w:rsidRPr="00F86BEB">
        <w:rPr>
          <w:rFonts w:ascii="Calibri" w:cs="Calibri"/>
          <w:sz w:val="24"/>
        </w:rPr>
        <w:t>Huyer</w:t>
      </w:r>
      <w:proofErr w:type="spellEnd"/>
      <w:r w:rsidRPr="00F86BEB">
        <w:rPr>
          <w:rFonts w:ascii="Calibri" w:cs="Calibri"/>
          <w:sz w:val="24"/>
        </w:rPr>
        <w:t xml:space="preserve">, “Harnessing conserved signaling and metabolic pathways to enhance the maturation of functional engineered tissues,” </w:t>
      </w:r>
      <w:proofErr w:type="spellStart"/>
      <w:r w:rsidRPr="00F86BEB">
        <w:rPr>
          <w:rFonts w:ascii="Calibri" w:cs="Calibri"/>
          <w:i/>
          <w:iCs/>
          <w:sz w:val="24"/>
        </w:rPr>
        <w:t>npj</w:t>
      </w:r>
      <w:proofErr w:type="spellEnd"/>
      <w:r w:rsidRPr="00F86BEB">
        <w:rPr>
          <w:rFonts w:ascii="Calibri" w:cs="Calibri"/>
          <w:i/>
          <w:iCs/>
          <w:sz w:val="24"/>
        </w:rPr>
        <w:t xml:space="preserve"> Regen Med</w:t>
      </w:r>
      <w:r w:rsidRPr="00F86BEB">
        <w:rPr>
          <w:rFonts w:ascii="Calibri" w:cs="Calibri"/>
          <w:sz w:val="24"/>
        </w:rPr>
        <w:t xml:space="preserve">, vol. 7, no. 1, p. 44, Sep. 2022, </w:t>
      </w:r>
      <w:proofErr w:type="spellStart"/>
      <w:r w:rsidRPr="00F86BEB">
        <w:rPr>
          <w:rFonts w:ascii="Calibri" w:cs="Calibri"/>
          <w:sz w:val="24"/>
        </w:rPr>
        <w:t>doi</w:t>
      </w:r>
      <w:proofErr w:type="spellEnd"/>
      <w:r w:rsidRPr="00F86BEB">
        <w:rPr>
          <w:rFonts w:ascii="Calibri" w:cs="Calibri"/>
          <w:sz w:val="24"/>
        </w:rPr>
        <w:t>: 10.1038/s41536-022-00246-3.</w:t>
      </w:r>
    </w:p>
    <w:p w14:paraId="54BD6491" w14:textId="77777777" w:rsidR="00F86BEB" w:rsidRPr="00F86BEB" w:rsidRDefault="00F86BEB" w:rsidP="00F86BEB">
      <w:pPr>
        <w:pStyle w:val="Bibliography"/>
        <w:rPr>
          <w:rFonts w:ascii="Calibri" w:cs="Calibri"/>
          <w:sz w:val="24"/>
        </w:rPr>
      </w:pPr>
      <w:r w:rsidRPr="00F86BEB">
        <w:rPr>
          <w:rFonts w:ascii="Calibri" w:cs="Calibri"/>
          <w:sz w:val="24"/>
        </w:rPr>
        <w:t>[2]</w:t>
      </w:r>
      <w:r w:rsidRPr="00F86BEB">
        <w:rPr>
          <w:rFonts w:ascii="Calibri" w:cs="Calibri"/>
          <w:sz w:val="24"/>
        </w:rPr>
        <w:tab/>
        <w:t xml:space="preserve">J. F. </w:t>
      </w:r>
      <w:proofErr w:type="spellStart"/>
      <w:r w:rsidRPr="00F86BEB">
        <w:rPr>
          <w:rFonts w:ascii="Calibri" w:cs="Calibri"/>
          <w:sz w:val="24"/>
        </w:rPr>
        <w:t>Eichinger</w:t>
      </w:r>
      <w:proofErr w:type="spellEnd"/>
      <w:r w:rsidRPr="00F86BEB">
        <w:rPr>
          <w:rFonts w:ascii="Calibri" w:cs="Calibri"/>
          <w:sz w:val="24"/>
        </w:rPr>
        <w:t xml:space="preserve">, L. J. </w:t>
      </w:r>
      <w:proofErr w:type="spellStart"/>
      <w:r w:rsidRPr="00F86BEB">
        <w:rPr>
          <w:rFonts w:ascii="Calibri" w:cs="Calibri"/>
          <w:sz w:val="24"/>
        </w:rPr>
        <w:t>Haeusel</w:t>
      </w:r>
      <w:proofErr w:type="spellEnd"/>
      <w:r w:rsidRPr="00F86BEB">
        <w:rPr>
          <w:rFonts w:ascii="Calibri" w:cs="Calibri"/>
          <w:sz w:val="24"/>
        </w:rPr>
        <w:t xml:space="preserve">, D. </w:t>
      </w:r>
      <w:proofErr w:type="spellStart"/>
      <w:r w:rsidRPr="00F86BEB">
        <w:rPr>
          <w:rFonts w:ascii="Calibri" w:cs="Calibri"/>
          <w:sz w:val="24"/>
        </w:rPr>
        <w:t>Paukner</w:t>
      </w:r>
      <w:proofErr w:type="spellEnd"/>
      <w:r w:rsidRPr="00F86BEB">
        <w:rPr>
          <w:rFonts w:ascii="Calibri" w:cs="Calibri"/>
          <w:sz w:val="24"/>
        </w:rPr>
        <w:t xml:space="preserve">, R. C. Aydin, J. D. Humphrey, and C. J. </w:t>
      </w:r>
      <w:proofErr w:type="spellStart"/>
      <w:r w:rsidRPr="00F86BEB">
        <w:rPr>
          <w:rFonts w:ascii="Calibri" w:cs="Calibri"/>
          <w:sz w:val="24"/>
        </w:rPr>
        <w:t>Cyron</w:t>
      </w:r>
      <w:proofErr w:type="spellEnd"/>
      <w:r w:rsidRPr="00F86BEB">
        <w:rPr>
          <w:rFonts w:ascii="Calibri" w:cs="Calibri"/>
          <w:sz w:val="24"/>
        </w:rPr>
        <w:t xml:space="preserve">, “Mechanical homeostasis in tissue equivalents: a review,” </w:t>
      </w:r>
      <w:proofErr w:type="spellStart"/>
      <w:r w:rsidRPr="00F86BEB">
        <w:rPr>
          <w:rFonts w:ascii="Calibri" w:cs="Calibri"/>
          <w:i/>
          <w:iCs/>
          <w:sz w:val="24"/>
        </w:rPr>
        <w:t>Biomech</w:t>
      </w:r>
      <w:proofErr w:type="spellEnd"/>
      <w:r w:rsidRPr="00F86BEB">
        <w:rPr>
          <w:rFonts w:ascii="Calibri" w:cs="Calibri"/>
          <w:i/>
          <w:iCs/>
          <w:sz w:val="24"/>
        </w:rPr>
        <w:t xml:space="preserve"> Model </w:t>
      </w:r>
      <w:proofErr w:type="spellStart"/>
      <w:r w:rsidRPr="00F86BEB">
        <w:rPr>
          <w:rFonts w:ascii="Calibri" w:cs="Calibri"/>
          <w:i/>
          <w:iCs/>
          <w:sz w:val="24"/>
        </w:rPr>
        <w:t>Mechanobiol</w:t>
      </w:r>
      <w:proofErr w:type="spellEnd"/>
      <w:r w:rsidRPr="00F86BEB">
        <w:rPr>
          <w:rFonts w:ascii="Calibri" w:cs="Calibri"/>
          <w:sz w:val="24"/>
        </w:rPr>
        <w:t xml:space="preserve">, vol. 20, no. 3, pp. 833–850, Jun. 2021, </w:t>
      </w:r>
      <w:proofErr w:type="spellStart"/>
      <w:r w:rsidRPr="00F86BEB">
        <w:rPr>
          <w:rFonts w:ascii="Calibri" w:cs="Calibri"/>
          <w:sz w:val="24"/>
        </w:rPr>
        <w:t>doi</w:t>
      </w:r>
      <w:proofErr w:type="spellEnd"/>
      <w:r w:rsidRPr="00F86BEB">
        <w:rPr>
          <w:rFonts w:ascii="Calibri" w:cs="Calibri"/>
          <w:sz w:val="24"/>
        </w:rPr>
        <w:t>: 10.1007/s10237-021-01433-9.</w:t>
      </w:r>
    </w:p>
    <w:p w14:paraId="00C7E06D" w14:textId="77777777" w:rsidR="00F86BEB" w:rsidRPr="00F86BEB" w:rsidRDefault="00F86BEB" w:rsidP="00F86BEB">
      <w:pPr>
        <w:pStyle w:val="Bibliography"/>
        <w:rPr>
          <w:rFonts w:ascii="Calibri" w:cs="Calibri"/>
          <w:sz w:val="24"/>
        </w:rPr>
      </w:pPr>
      <w:r w:rsidRPr="00F86BEB">
        <w:rPr>
          <w:rFonts w:ascii="Calibri" w:cs="Calibri"/>
          <w:sz w:val="24"/>
        </w:rPr>
        <w:t>[3]</w:t>
      </w:r>
      <w:r w:rsidRPr="00F86BEB">
        <w:rPr>
          <w:rFonts w:ascii="Calibri" w:cs="Calibri"/>
          <w:sz w:val="24"/>
        </w:rPr>
        <w:tab/>
        <w:t>P. Sousa-Victor, L. García-Prat, and P. Muñoz-</w:t>
      </w:r>
      <w:proofErr w:type="spellStart"/>
      <w:r w:rsidRPr="00F86BEB">
        <w:rPr>
          <w:rFonts w:ascii="Calibri" w:cs="Calibri"/>
          <w:sz w:val="24"/>
        </w:rPr>
        <w:t>Cánoves</w:t>
      </w:r>
      <w:proofErr w:type="spellEnd"/>
      <w:r w:rsidRPr="00F86BEB">
        <w:rPr>
          <w:rFonts w:ascii="Calibri" w:cs="Calibri"/>
          <w:sz w:val="24"/>
        </w:rPr>
        <w:t xml:space="preserve">, “Control of satellite cell function in muscle regeneration and its disruption in ageing,” </w:t>
      </w:r>
      <w:r w:rsidRPr="00F86BEB">
        <w:rPr>
          <w:rFonts w:ascii="Calibri" w:cs="Calibri"/>
          <w:i/>
          <w:iCs/>
          <w:sz w:val="24"/>
        </w:rPr>
        <w:t>Nat Rev Mol Cell Biol</w:t>
      </w:r>
      <w:r w:rsidRPr="00F86BEB">
        <w:rPr>
          <w:rFonts w:ascii="Calibri" w:cs="Calibri"/>
          <w:sz w:val="24"/>
        </w:rPr>
        <w:t xml:space="preserve">, vol. 23, no. 3, Art. no. 3, Mar. 2022, </w:t>
      </w:r>
      <w:proofErr w:type="spellStart"/>
      <w:r w:rsidRPr="00F86BEB">
        <w:rPr>
          <w:rFonts w:ascii="Calibri" w:cs="Calibri"/>
          <w:sz w:val="24"/>
        </w:rPr>
        <w:t>doi</w:t>
      </w:r>
      <w:proofErr w:type="spellEnd"/>
      <w:r w:rsidRPr="00F86BEB">
        <w:rPr>
          <w:rFonts w:ascii="Calibri" w:cs="Calibri"/>
          <w:sz w:val="24"/>
        </w:rPr>
        <w:t>: 10.1038/s41580-021-00421-2.</w:t>
      </w:r>
    </w:p>
    <w:p w14:paraId="64BCA115" w14:textId="765D5362" w:rsidR="00F86BEB" w:rsidRDefault="00F86BEB" w:rsidP="00F847C3">
      <w:pPr>
        <w:rPr>
          <w:sz w:val="24"/>
          <w:szCs w:val="24"/>
        </w:rPr>
      </w:pPr>
      <w:r>
        <w:rPr>
          <w:sz w:val="24"/>
          <w:szCs w:val="24"/>
        </w:rPr>
        <w:fldChar w:fldCharType="end"/>
      </w:r>
    </w:p>
    <w:p w14:paraId="0BC5EEB7" w14:textId="42D55409" w:rsidR="00DA3114" w:rsidRDefault="00DA3114" w:rsidP="00F847C3">
      <w:hyperlink r:id="rId5" w:history="1">
        <w:r w:rsidR="008E5CC0">
          <w:rPr>
            <w:rStyle w:val="Hyperlink"/>
          </w:rPr>
          <w:t>Recent Approaches for Angiogenesis in Search of Successful Tissue. Engineering and Regeneration</w:t>
        </w:r>
      </w:hyperlink>
    </w:p>
    <w:p w14:paraId="7B1D5560" w14:textId="3DF81243" w:rsidR="008E5CC0" w:rsidRDefault="008E5CC0" w:rsidP="00F847C3">
      <w:hyperlink r:id="rId6" w:history="1">
        <w:r w:rsidRPr="008E5CC0">
          <w:rPr>
            <w:rStyle w:val="Hyperlink"/>
          </w:rPr>
          <w:t>The Role of Mechanical Regulation in Cartilage Tissue Engineering</w:t>
        </w:r>
      </w:hyperlink>
    </w:p>
    <w:p w14:paraId="3F331F65" w14:textId="77777777" w:rsidR="008E5CC0" w:rsidRDefault="008E5CC0" w:rsidP="00F847C3"/>
    <w:sectPr w:rsidR="008E5CC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Lato">
    <w:panose1 w:val="020F0502020204030203"/>
    <w:charset w:val="00"/>
    <w:family w:val="swiss"/>
    <w:pitch w:val="variable"/>
    <w:sig w:usb0="E10002FF" w:usb1="5000ECFF" w:usb2="00000021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intelligence2.xml><?xml version="1.0" encoding="utf-8"?>
<int2:intelligence xmlns:int2="http://schemas.microsoft.com/office/intelligence/2020/intelligence" xmlns:oel="http://schemas.microsoft.com/office/2019/extlst">
  <int2:observations/>
  <int2:intelligenceSettings>
    <int2:extLst>
      <oel:ext uri="74B372B9-2EFF-4315-9A3F-32BA87CA82B1">
        <int2:goals int2:version="1" int2:formality="1"/>
      </oel:ext>
    </int2:extLst>
  </int2:intelligenceSettings>
  <int2:onDemandWorkflows/>
</int2:intelligence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6618624"/>
    <w:multiLevelType w:val="hybridMultilevel"/>
    <w:tmpl w:val="0E6EFF88"/>
    <w:lvl w:ilvl="0" w:tplc="C09815E8">
      <w:start w:val="1"/>
      <w:numFmt w:val="bullet"/>
      <w:lvlText w:val="-"/>
      <w:lvlJc w:val="left"/>
      <w:pPr>
        <w:ind w:left="720" w:hanging="360"/>
      </w:pPr>
      <w:rPr>
        <w:rFonts w:ascii="Calibri" w:hAnsi="Calibri" w:hint="default"/>
      </w:rPr>
    </w:lvl>
    <w:lvl w:ilvl="1" w:tplc="CA62A72E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25E063AC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AC26C80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1D25788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9194448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904658E4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8E0A9418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E2E61F54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B64888C"/>
    <w:multiLevelType w:val="hybridMultilevel"/>
    <w:tmpl w:val="27927F70"/>
    <w:lvl w:ilvl="0" w:tplc="9086EE3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B98921C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BF5A8024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56E12C8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D66ED108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D0D86B3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BB949170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7C28C4E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32566F9E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6E36537"/>
    <w:multiLevelType w:val="multilevel"/>
    <w:tmpl w:val="6DC215B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3ABE3D0A"/>
    <w:multiLevelType w:val="multilevel"/>
    <w:tmpl w:val="F3A0EE3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58120638"/>
    <w:multiLevelType w:val="multilevel"/>
    <w:tmpl w:val="7616B8C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5160283">
    <w:abstractNumId w:val="0"/>
  </w:num>
  <w:num w:numId="2" w16cid:durableId="2126387073">
    <w:abstractNumId w:val="1"/>
  </w:num>
  <w:num w:numId="3" w16cid:durableId="1363626363">
    <w:abstractNumId w:val="3"/>
  </w:num>
  <w:num w:numId="4" w16cid:durableId="1721051360">
    <w:abstractNumId w:val="2"/>
  </w:num>
  <w:num w:numId="5" w16cid:durableId="76291695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1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3D8146A8"/>
    <w:rsid w:val="00023DB9"/>
    <w:rsid w:val="00026F7C"/>
    <w:rsid w:val="00047699"/>
    <w:rsid w:val="000967F2"/>
    <w:rsid w:val="000A0BBC"/>
    <w:rsid w:val="000F4524"/>
    <w:rsid w:val="00157DB5"/>
    <w:rsid w:val="0016492A"/>
    <w:rsid w:val="00183303"/>
    <w:rsid w:val="001971C7"/>
    <w:rsid w:val="00245166"/>
    <w:rsid w:val="00327258"/>
    <w:rsid w:val="0034176B"/>
    <w:rsid w:val="0037244A"/>
    <w:rsid w:val="00387173"/>
    <w:rsid w:val="00390664"/>
    <w:rsid w:val="003D3632"/>
    <w:rsid w:val="003E20A0"/>
    <w:rsid w:val="003F6096"/>
    <w:rsid w:val="0044B65A"/>
    <w:rsid w:val="0047130C"/>
    <w:rsid w:val="004818C7"/>
    <w:rsid w:val="00494E85"/>
    <w:rsid w:val="0049589A"/>
    <w:rsid w:val="004A697A"/>
    <w:rsid w:val="005104BD"/>
    <w:rsid w:val="00535403"/>
    <w:rsid w:val="00544698"/>
    <w:rsid w:val="005812E2"/>
    <w:rsid w:val="00591749"/>
    <w:rsid w:val="005A640D"/>
    <w:rsid w:val="005B07FB"/>
    <w:rsid w:val="005B4271"/>
    <w:rsid w:val="005C30FD"/>
    <w:rsid w:val="00607035"/>
    <w:rsid w:val="00644FC1"/>
    <w:rsid w:val="00657DCF"/>
    <w:rsid w:val="0066406D"/>
    <w:rsid w:val="006B02C8"/>
    <w:rsid w:val="006B0BAA"/>
    <w:rsid w:val="006B6351"/>
    <w:rsid w:val="006B7813"/>
    <w:rsid w:val="006C1673"/>
    <w:rsid w:val="006D00FD"/>
    <w:rsid w:val="006D0E8F"/>
    <w:rsid w:val="007240AE"/>
    <w:rsid w:val="00746BCD"/>
    <w:rsid w:val="007535A5"/>
    <w:rsid w:val="00791AC3"/>
    <w:rsid w:val="007A396A"/>
    <w:rsid w:val="007C4376"/>
    <w:rsid w:val="007C5D06"/>
    <w:rsid w:val="007F764B"/>
    <w:rsid w:val="008005AE"/>
    <w:rsid w:val="00812796"/>
    <w:rsid w:val="00825A4D"/>
    <w:rsid w:val="008556F4"/>
    <w:rsid w:val="008649EE"/>
    <w:rsid w:val="008779B2"/>
    <w:rsid w:val="008818D8"/>
    <w:rsid w:val="008958BE"/>
    <w:rsid w:val="008E5CC0"/>
    <w:rsid w:val="008F3A94"/>
    <w:rsid w:val="00911C0F"/>
    <w:rsid w:val="00943BBD"/>
    <w:rsid w:val="00954E17"/>
    <w:rsid w:val="00981AAA"/>
    <w:rsid w:val="009926EF"/>
    <w:rsid w:val="009C16C0"/>
    <w:rsid w:val="009E28AF"/>
    <w:rsid w:val="009F2DB6"/>
    <w:rsid w:val="00A243D3"/>
    <w:rsid w:val="00A64D03"/>
    <w:rsid w:val="00A91361"/>
    <w:rsid w:val="00AB0C8C"/>
    <w:rsid w:val="00AB6E45"/>
    <w:rsid w:val="00B15C8E"/>
    <w:rsid w:val="00B62555"/>
    <w:rsid w:val="00C207DC"/>
    <w:rsid w:val="00C20AEE"/>
    <w:rsid w:val="00C47D48"/>
    <w:rsid w:val="00C632F3"/>
    <w:rsid w:val="00C676CC"/>
    <w:rsid w:val="00C75CBA"/>
    <w:rsid w:val="00C918F3"/>
    <w:rsid w:val="00CA3ACA"/>
    <w:rsid w:val="00CC570A"/>
    <w:rsid w:val="00D20FF2"/>
    <w:rsid w:val="00D31EB5"/>
    <w:rsid w:val="00D43372"/>
    <w:rsid w:val="00D454D2"/>
    <w:rsid w:val="00D4693A"/>
    <w:rsid w:val="00DA3114"/>
    <w:rsid w:val="00DA6DE7"/>
    <w:rsid w:val="00DD3E6B"/>
    <w:rsid w:val="00DF318F"/>
    <w:rsid w:val="00DF3EEF"/>
    <w:rsid w:val="00E10CC3"/>
    <w:rsid w:val="00E1792F"/>
    <w:rsid w:val="00E44A8E"/>
    <w:rsid w:val="00E81C47"/>
    <w:rsid w:val="00EE1FB8"/>
    <w:rsid w:val="00F04FAB"/>
    <w:rsid w:val="00F22005"/>
    <w:rsid w:val="00F4EB7E"/>
    <w:rsid w:val="00F639D5"/>
    <w:rsid w:val="00F76871"/>
    <w:rsid w:val="00F847C3"/>
    <w:rsid w:val="00F86BEB"/>
    <w:rsid w:val="00F9326B"/>
    <w:rsid w:val="00F96CD8"/>
    <w:rsid w:val="00FA0C18"/>
    <w:rsid w:val="00FA4937"/>
    <w:rsid w:val="00FC654C"/>
    <w:rsid w:val="01217BFF"/>
    <w:rsid w:val="039D9DDA"/>
    <w:rsid w:val="046A148D"/>
    <w:rsid w:val="06A091F8"/>
    <w:rsid w:val="074A687E"/>
    <w:rsid w:val="0B5B9E63"/>
    <w:rsid w:val="0BBE56DF"/>
    <w:rsid w:val="0D27DE24"/>
    <w:rsid w:val="0F9BC5A7"/>
    <w:rsid w:val="10D7883F"/>
    <w:rsid w:val="15A0A45F"/>
    <w:rsid w:val="15FF8CF9"/>
    <w:rsid w:val="1622D8FF"/>
    <w:rsid w:val="17A4B63E"/>
    <w:rsid w:val="18109BA7"/>
    <w:rsid w:val="18CEA74E"/>
    <w:rsid w:val="1979F99B"/>
    <w:rsid w:val="1A1F81EB"/>
    <w:rsid w:val="1CB30F6F"/>
    <w:rsid w:val="1DB8CDCE"/>
    <w:rsid w:val="1EF73C15"/>
    <w:rsid w:val="203E3DF5"/>
    <w:rsid w:val="2138329E"/>
    <w:rsid w:val="22C4E7A4"/>
    <w:rsid w:val="242D3A51"/>
    <w:rsid w:val="266BB731"/>
    <w:rsid w:val="2764DB13"/>
    <w:rsid w:val="296F716C"/>
    <w:rsid w:val="29E13A57"/>
    <w:rsid w:val="2BB97010"/>
    <w:rsid w:val="2C99DA12"/>
    <w:rsid w:val="2CA58C03"/>
    <w:rsid w:val="2D1D2469"/>
    <w:rsid w:val="2D1E0C34"/>
    <w:rsid w:val="2D97830E"/>
    <w:rsid w:val="304A3AD9"/>
    <w:rsid w:val="30A52D86"/>
    <w:rsid w:val="3378CB1C"/>
    <w:rsid w:val="37083F8C"/>
    <w:rsid w:val="3B255D11"/>
    <w:rsid w:val="3CDC4844"/>
    <w:rsid w:val="3D8146A8"/>
    <w:rsid w:val="3DBA90CD"/>
    <w:rsid w:val="3F5980A0"/>
    <w:rsid w:val="456F87B5"/>
    <w:rsid w:val="46B6C47F"/>
    <w:rsid w:val="4A872FA3"/>
    <w:rsid w:val="4FC7610E"/>
    <w:rsid w:val="542CA6FE"/>
    <w:rsid w:val="57A80FBF"/>
    <w:rsid w:val="57FC1676"/>
    <w:rsid w:val="5872EA25"/>
    <w:rsid w:val="58C40AD7"/>
    <w:rsid w:val="591B3C69"/>
    <w:rsid w:val="5A0C7691"/>
    <w:rsid w:val="5B33B738"/>
    <w:rsid w:val="5BD01975"/>
    <w:rsid w:val="5C15B635"/>
    <w:rsid w:val="5EFDA0AB"/>
    <w:rsid w:val="5F6CD487"/>
    <w:rsid w:val="60475E16"/>
    <w:rsid w:val="62A47549"/>
    <w:rsid w:val="63A6717F"/>
    <w:rsid w:val="63E85C5A"/>
    <w:rsid w:val="63FDED74"/>
    <w:rsid w:val="644045AA"/>
    <w:rsid w:val="658B9091"/>
    <w:rsid w:val="65DC160B"/>
    <w:rsid w:val="6777E66C"/>
    <w:rsid w:val="6913B6CD"/>
    <w:rsid w:val="69642A17"/>
    <w:rsid w:val="6AC4D9BA"/>
    <w:rsid w:val="6B49DB02"/>
    <w:rsid w:val="6C5008AD"/>
    <w:rsid w:val="6D0D5A80"/>
    <w:rsid w:val="6FCA9BA9"/>
    <w:rsid w:val="7040B983"/>
    <w:rsid w:val="71A555A7"/>
    <w:rsid w:val="7448AFDA"/>
    <w:rsid w:val="74F8AACE"/>
    <w:rsid w:val="75888BFE"/>
    <w:rsid w:val="76947B2F"/>
    <w:rsid w:val="78304B90"/>
    <w:rsid w:val="79B2F394"/>
    <w:rsid w:val="7B4D9505"/>
    <w:rsid w:val="7DB0356F"/>
    <w:rsid w:val="7DD669C3"/>
    <w:rsid w:val="7DE602D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D8146A8"/>
  <w15:chartTrackingRefBased/>
  <w15:docId w15:val="{5341DB65-BD64-4E5E-8917-5B4CD22CB32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D454D2"/>
    <w:pPr>
      <w:tabs>
        <w:tab w:val="left" w:pos="380"/>
      </w:tabs>
      <w:spacing w:after="0" w:line="240" w:lineRule="auto"/>
      <w:ind w:left="384" w:hanging="384"/>
    </w:pPr>
  </w:style>
  <w:style w:type="paragraph" w:styleId="NormalWeb">
    <w:name w:val="Normal (Web)"/>
    <w:basedOn w:val="Normal"/>
    <w:uiPriority w:val="99"/>
    <w:semiHidden/>
    <w:unhideWhenUsed/>
    <w:rsid w:val="00D4693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Strong">
    <w:name w:val="Strong"/>
    <w:basedOn w:val="DefaultParagraphFont"/>
    <w:uiPriority w:val="22"/>
    <w:qFormat/>
    <w:rsid w:val="00D4693A"/>
    <w:rPr>
      <w:b/>
      <w:bCs/>
    </w:rPr>
  </w:style>
  <w:style w:type="character" w:styleId="Hyperlink">
    <w:name w:val="Hyperlink"/>
    <w:basedOn w:val="DefaultParagraphFont"/>
    <w:uiPriority w:val="99"/>
    <w:unhideWhenUsed/>
    <w:rsid w:val="00245166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45166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245166"/>
    <w:rPr>
      <w:color w:val="954F72" w:themeColor="followedHyperlink"/>
      <w:u w:val="single"/>
    </w:rPr>
  </w:style>
  <w:style w:type="character" w:styleId="Emphasis">
    <w:name w:val="Emphasis"/>
    <w:basedOn w:val="DefaultParagraphFont"/>
    <w:uiPriority w:val="20"/>
    <w:qFormat/>
    <w:rsid w:val="00B62555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12385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08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27870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6740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23222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841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23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pubmed-ncbi-nlm-nih-gov.proxy1.library.jhu.edu/33655877/" TargetMode="External"/><Relationship Id="rId5" Type="http://schemas.openxmlformats.org/officeDocument/2006/relationships/hyperlink" Target="https://pubmed.ncbi.nlm.nih.gov/31682212/" TargetMode="External"/><Relationship Id="rId4" Type="http://schemas.openxmlformats.org/officeDocument/2006/relationships/webSettings" Target="webSettings.xml"/><Relationship Id="rId9" Type="http://schemas.microsoft.com/office/2020/10/relationships/intelligence" Target="intelligence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</TotalTime>
  <Pages>1</Pages>
  <Words>411</Words>
  <Characters>2347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ves Greatti</dc:creator>
  <cp:keywords/>
  <dc:description/>
  <cp:lastModifiedBy>Microsoft Office User</cp:lastModifiedBy>
  <cp:revision>21</cp:revision>
  <cp:lastPrinted>2022-09-17T17:13:00Z</cp:lastPrinted>
  <dcterms:created xsi:type="dcterms:W3CDTF">2022-09-17T17:13:00Z</dcterms:created>
  <dcterms:modified xsi:type="dcterms:W3CDTF">2022-09-24T01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3"&gt;&lt;session id="dcTElo4h"/&gt;&lt;style id="http://www.zotero.org/styles/ieee" locale="en-US" hasBibliography="1" bibliographyStyleHasBeenSet="1"/&gt;&lt;prefs&gt;&lt;pref name="fieldType" value="Field"/&gt;&lt;/prefs&gt;&lt;/data&gt;</vt:lpwstr>
  </property>
</Properties>
</file>